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7A63A91A"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 xml:space="preserve">=0.043).  Female mice had a 19% reduction in fasting blood glucose </w:t>
      </w:r>
      <w:r w:rsidR="00B55A26">
        <w:lastRenderedPageBreak/>
        <w:t>(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0"/>
      <w:r>
        <w:rPr>
          <w:rFonts w:eastAsia="Times New Roman"/>
          <w:shd w:val="clear" w:color="auto" w:fill="FFFFFF"/>
        </w:rPr>
        <w:t xml:space="preserve">XXX </w:t>
      </w:r>
      <w:commentRangeEnd w:id="0"/>
      <w:r>
        <w:rPr>
          <w:rStyle w:val="CommentReference"/>
        </w:rPr>
        <w:commentReference w:id="0"/>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617E7090"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r w:rsidR="008E14BF">
        <w:t xml:space="preserve">, </w:t>
      </w:r>
      <w:r w:rsidR="008E14BF">
        <w:t>n=7-8/group.</w:t>
      </w:r>
    </w:p>
    <w:p w14:paraId="4AB139E0" w14:textId="0C061FFE" w:rsidR="003B38E5" w:rsidRDefault="003B38E5"/>
    <w:p w14:paraId="6206100A" w14:textId="315D4A0D" w:rsidR="003B38E5" w:rsidRDefault="003B38E5">
      <w:r w:rsidRPr="003B38E5">
        <w:rPr>
          <w:b/>
        </w:rPr>
        <w:t>Figure 4: Ablation of GDF15 causes increased fat accretion and energy intake on a ketogenic diet.</w:t>
      </w:r>
      <w:r>
        <w:t xml:space="preserve">  </w:t>
      </w:r>
      <w:bookmarkStart w:id="1" w:name="_GoBack"/>
      <w:bookmarkEnd w:id="1"/>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76ED"/>
    <w:rsid w:val="003B38E5"/>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D7FD9"/>
    <w:rsid w:val="00BF1CFD"/>
    <w:rsid w:val="00BF4C02"/>
    <w:rsid w:val="00C1772E"/>
    <w:rsid w:val="00C3736A"/>
    <w:rsid w:val="00C57D5F"/>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9304E-28FC-3443-AC02-EAFCDC123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4</Pages>
  <Words>24018</Words>
  <Characters>136905</Characters>
  <Application>Microsoft Office Word</Application>
  <DocSecurity>0</DocSecurity>
  <Lines>1140</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4</cp:revision>
  <dcterms:created xsi:type="dcterms:W3CDTF">2020-02-05T19:13:00Z</dcterms:created>
  <dcterms:modified xsi:type="dcterms:W3CDTF">2020-04-0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